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F3B1B" w:rsidRDefault="00DF3B1B" w:rsidP="00DF3B1B">
      <w:pPr>
        <w:pStyle w:val="Heading1"/>
        <w:ind w:left="0" w:right="-1"/>
      </w:pPr>
      <w:r>
        <w:t>DAFTAR</w:t>
      </w:r>
      <w:r>
        <w:rPr>
          <w:spacing w:val="-8"/>
        </w:rPr>
        <w:t xml:space="preserve"> </w:t>
      </w:r>
      <w:r>
        <w:rPr>
          <w:spacing w:val="-2"/>
        </w:rPr>
        <w:t>PU</w:t>
      </w:r>
      <w:bookmarkStart w:id="0" w:name="_GoBack"/>
      <w:bookmarkEnd w:id="0"/>
      <w:r>
        <w:rPr>
          <w:spacing w:val="-2"/>
        </w:rPr>
        <w:t>STAKA</w:t>
      </w:r>
    </w:p>
    <w:p w:rsidR="00DF3B1B" w:rsidRDefault="00DF3B1B" w:rsidP="00DF3B1B">
      <w:pPr>
        <w:pStyle w:val="BodyText"/>
        <w:ind w:right="-1"/>
        <w:jc w:val="both"/>
        <w:rPr>
          <w:b/>
          <w:sz w:val="26"/>
        </w:rPr>
      </w:pPr>
    </w:p>
    <w:p w:rsidR="00DF3B1B" w:rsidRDefault="00DF3B1B" w:rsidP="00DF3B1B">
      <w:pPr>
        <w:pStyle w:val="BodyText"/>
        <w:ind w:right="-1"/>
        <w:jc w:val="both"/>
        <w:rPr>
          <w:b/>
          <w:sz w:val="26"/>
        </w:rPr>
      </w:pPr>
    </w:p>
    <w:p w:rsidR="00DF3B1B" w:rsidRPr="00163B3C" w:rsidRDefault="00DF3B1B" w:rsidP="00DF3B1B">
      <w:pPr>
        <w:pStyle w:val="BodyText"/>
        <w:spacing w:before="2" w:line="360" w:lineRule="auto"/>
        <w:ind w:right="-1"/>
        <w:jc w:val="both"/>
        <w:rPr>
          <w:b/>
        </w:rPr>
      </w:pPr>
    </w:p>
    <w:p w:rsidR="00DF3B1B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163B3C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163B3C">
        <w:rPr>
          <w:rFonts w:ascii="Times New Roman" w:hAnsi="Times New Roman" w:cs="Times New Roman"/>
          <w:sz w:val="24"/>
          <w:szCs w:val="24"/>
        </w:rPr>
        <w:fldChar w:fldCharType="separate"/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Abdjul, R., Soegoto, A. S., &amp; Soepeno, D. (2021). Pengaruh Kualitas Produk, Inovasi Produk Dan Citra Merek Terhadap Keputusan Pembelian Mobil Nissan Grand Livina Pada Pt. Wahana Wirawan Manado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Jurnal EMBA: Jurnal Riset Ekonomi, Manajemen, Bisnis Dan Akuntansi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(1), 3553–3562. </w:t>
      </w:r>
    </w:p>
    <w:p w:rsidR="00DF3B1B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Al rasyid, H., &amp; Agus, T. I. (2018). Pengaruh Inovasi Produk dan Harga Terhadap Keputusan Pembelian Sepeda Motor Yamaha di Kota Tangerang Selatan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Perspektif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(1), 39–49. </w:t>
      </w:r>
    </w:p>
    <w:p w:rsidR="00DF3B1B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Amrullah, A. R., &amp; Agustin, S. (2016). Pengaruh Kualitas Produk, Harga, dan Citra Merek terhadap Keputusan Pembelian Honda Beat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Manajemen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(7), 15. </w:t>
      </w:r>
    </w:p>
    <w:p w:rsidR="00DF3B1B" w:rsidRPr="00163B3C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Arikunto, S. (2010)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 : suatu pendekatan praktik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 (Cet. 14). Rineka Cipta.</w:t>
      </w:r>
    </w:p>
    <w:p w:rsidR="00DF3B1B" w:rsidRPr="00163B3C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Arista, D., &amp; Sri, R. (2011). Analisis Pengaruh Iklan, dan Citra Merek terhadap Minat Beli Konsumen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Aset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163B3C">
        <w:rPr>
          <w:rFonts w:ascii="Times New Roman" w:hAnsi="Times New Roman" w:cs="Times New Roman"/>
          <w:noProof/>
          <w:sz w:val="24"/>
          <w:szCs w:val="24"/>
        </w:rPr>
        <w:t>(1), 37–45.</w:t>
      </w:r>
    </w:p>
    <w:p w:rsidR="00DF3B1B" w:rsidRPr="00163B3C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Dewi, N. S., &amp; Prabowo, R. E. (2018). Performa Kualitas Produk, Persepsi Harga, Promosi, Dan Gaya Hidup Dalam Mempengaruhi Proses Keputusan Pembelian Minuman Isotonik (Studi Konsumen Minuman Isotonikdi Kota Semarang)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Prosiding SENDI_U 2018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63B3C">
        <w:rPr>
          <w:rFonts w:ascii="Times New Roman" w:hAnsi="Times New Roman" w:cs="Times New Roman"/>
          <w:noProof/>
          <w:sz w:val="24"/>
          <w:szCs w:val="24"/>
        </w:rPr>
        <w:t>(2016), 711.</w:t>
      </w:r>
    </w:p>
    <w:p w:rsidR="00DF3B1B" w:rsidRPr="00163B3C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Djodjobo, C. V., &amp; Tawas, H. N. (2014). Pengaruh Orientasi Kewirausahaan Inovasi Produk Dan Keunggulan Bersaing Terhadap Pemasaran Umkm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Jurnal EMA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>
        <w:rPr>
          <w:rFonts w:ascii="Times New Roman" w:hAnsi="Times New Roman" w:cs="Times New Roman"/>
          <w:noProof/>
          <w:sz w:val="24"/>
          <w:szCs w:val="24"/>
        </w:rPr>
        <w:t xml:space="preserve">(2), 1214–1224. </w:t>
      </w:r>
    </w:p>
    <w:p w:rsidR="00DF3B1B" w:rsidRPr="00163B3C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Dr. Riduwan, M. B. A., &amp; Prof. Dr. Akdon, M. P. (2020)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Rumus dan Data dalam Aplikasi Statistika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 (cet. 7). Alfabeta.</w:t>
      </w:r>
    </w:p>
    <w:p w:rsidR="00DF3B1B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F3B1B" w:rsidRPr="00163B3C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Evelina, N., Handoyo, D., &amp; Listyorini, S. (2012). Pengaruh Citra Merek, Kualitas Produk, Harga, Dan Promosi Terhadap Keputusan Pembelian Kartu Perdana Telkomflexi (Studi Kasus Pada Konsumen Telkomflexi Di Kecamatan Kota Kudus Kabupaten Kudus)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Jurnal Ilmu Administrasi Bisnis S1 Undip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c</w:t>
      </w:r>
      <w:r w:rsidRPr="00163B3C">
        <w:rPr>
          <w:rFonts w:ascii="Times New Roman" w:hAnsi="Times New Roman" w:cs="Times New Roman"/>
          <w:noProof/>
          <w:sz w:val="24"/>
          <w:szCs w:val="24"/>
        </w:rPr>
        <w:t>, 203–213.</w:t>
      </w:r>
    </w:p>
    <w:p w:rsidR="00DF3B1B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Francois, N. G. (2020). Pengaruh Harga, Kualitas Produk Dan Citra Merek Terhadap Minat Beli Pada Two Good Bakery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Jurnal Mitra Manajemen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(11), 1558–1572. </w:t>
      </w:r>
    </w:p>
    <w:p w:rsidR="00DF3B1B" w:rsidRPr="00163B3C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Imam, G. (2013)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3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 (Edisi 8). Badan Penerbit Universitas Diponegoro.</w:t>
      </w:r>
    </w:p>
    <w:p w:rsidR="00DF3B1B" w:rsidRPr="00163B3C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Lili, S., &amp; Gusri, H. (2018). Jurnal Indovisi; Pengaruh Citra Merek, Kualitas Produk dan Harga terhadap Minat Beli Pakaian Anak-anak Studi Kasus Toko Rizky dan Afdal Pariaman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Indonesia Indovisi Institute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163B3C">
        <w:rPr>
          <w:rFonts w:ascii="Times New Roman" w:hAnsi="Times New Roman" w:cs="Times New Roman"/>
          <w:noProof/>
          <w:sz w:val="24"/>
          <w:szCs w:val="24"/>
        </w:rPr>
        <w:t>(Iii), 83–104.</w:t>
      </w:r>
    </w:p>
    <w:p w:rsidR="00DF3B1B" w:rsidRPr="00163B3C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Masruroh, O. I., Andrean, R., Arifah, F., &amp; Ekonomi, J. (2021)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ISSN (Cetak) Journal of Innovation and Knowledge BAGI UMKM DI INDONESIA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163B3C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DF3B1B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Maulana, Y. S., &amp; Alisha, A. (2020). Inovasi Produk dan Pengaruhnya Terhadap Minat Beli Konsumen (Studi Kasus pada Restoran Ichi Bento Cabang Kota Banjar)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Inovbiz: Jurnal Inovasi Bisnis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(1), 86. </w:t>
      </w:r>
    </w:p>
    <w:p w:rsidR="00DF3B1B" w:rsidRPr="00163B3C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Nasution, M. F. R., &amp; Yasin, H. (2014)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Pengaruh Promosi Dan Harga Terhadap Minat Beli Perumahan Obama Pt. Nailah Adi Kurnia Sei Mencirim Medan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163B3C">
        <w:rPr>
          <w:rFonts w:ascii="Times New Roman" w:hAnsi="Times New Roman" w:cs="Times New Roman"/>
          <w:noProof/>
          <w:sz w:val="24"/>
          <w:szCs w:val="24"/>
        </w:rPr>
        <w:t>(02), 97.</w:t>
      </w:r>
    </w:p>
    <w:p w:rsidR="00DF3B1B" w:rsidRPr="00163B3C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Ngatman, Istiatin, &amp; Djumali. (2018). Pengaruh Kompetensi, Komunikasi, dan Kepemimpinan Terhadap Loyalitas Karyawan pada CV Andalas Komputer Surakarta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Kewirausahaan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163B3C">
        <w:rPr>
          <w:rFonts w:ascii="Times New Roman" w:hAnsi="Times New Roman" w:cs="Times New Roman"/>
          <w:noProof/>
          <w:sz w:val="24"/>
          <w:szCs w:val="24"/>
        </w:rPr>
        <w:t>, 421–428.</w:t>
      </w:r>
    </w:p>
    <w:p w:rsidR="00DF3B1B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Ong, I. A., &amp; Sugiharto, S. (2013). Analisa Pengaruh Strategi Diferensiasi, Citra Merek, Kualitas Produk Dan Harga Terhadap Keputusan Pembelian Pelanggan Di Cincau Station Surabaya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163B3C">
        <w:rPr>
          <w:rFonts w:ascii="Times New Roman" w:hAnsi="Times New Roman" w:cs="Times New Roman"/>
          <w:noProof/>
          <w:sz w:val="24"/>
          <w:szCs w:val="24"/>
        </w:rPr>
        <w:t>(2), 1–11.</w:t>
      </w:r>
    </w:p>
    <w:p w:rsidR="00DF3B1B" w:rsidRPr="00163B3C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akpahan, A. K. (2020). Covid-19 Dan Implikasi Bagi Usaha Mikro, Kecil, Dan Menengah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Jurnal Ilmiah Hubungan Internasional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0</w:t>
      </w:r>
      <w:r w:rsidRPr="00163B3C">
        <w:rPr>
          <w:rFonts w:ascii="Times New Roman" w:hAnsi="Times New Roman" w:cs="Times New Roman"/>
          <w:noProof/>
          <w:sz w:val="24"/>
          <w:szCs w:val="24"/>
        </w:rPr>
        <w:t>(0), 59–64. https://doi.org/10.26593/jihi.v0i0.3870.59-64</w:t>
      </w:r>
    </w:p>
    <w:p w:rsidR="00DF3B1B" w:rsidRPr="00163B3C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Permana, M. V. (2013). Permana,Made Virma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Jurnal Dinamika Manajemen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163B3C">
        <w:rPr>
          <w:rFonts w:ascii="Times New Roman" w:hAnsi="Times New Roman" w:cs="Times New Roman"/>
          <w:noProof/>
          <w:sz w:val="24"/>
          <w:szCs w:val="24"/>
        </w:rPr>
        <w:t>(2), 115–131.</w:t>
      </w:r>
    </w:p>
    <w:p w:rsidR="00DF3B1B" w:rsidRPr="00163B3C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Prastiyani, M., &amp; Suhartono, S. (2020). Analisis Pengaruh Harga Dan Kualitas Produk Terhadap Minat Beli Smartphone Advan Melalui Citra Merek Sebagai Variabel Intervening Di Wilayah Yogyakarta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Jurnal Riset Manajemen Sekolah Tinggi Ilmu Ekonomi Widya Wiwaha Program Magister Manajemen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(1), 58–74. </w:t>
      </w:r>
    </w:p>
    <w:p w:rsidR="00DF3B1B" w:rsidRPr="00163B3C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Putra, M., &amp; Ekawati, N. (2017). Pengaruh Inovasi Produk, Harga, Citra Merek Dan Kualitas Pelayanan Terhadap Loyalitas Pelanggan Sepeda Motor Vespa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E-Jurnal Manajemen Universitas Udayana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163B3C">
        <w:rPr>
          <w:rFonts w:ascii="Times New Roman" w:hAnsi="Times New Roman" w:cs="Times New Roman"/>
          <w:noProof/>
          <w:sz w:val="24"/>
          <w:szCs w:val="24"/>
        </w:rPr>
        <w:t>(3), 255365.</w:t>
      </w:r>
    </w:p>
    <w:p w:rsidR="00DF3B1B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Reven, D., &amp; Ferdinand, T. (2017). Analisis Pengaruh Desain Produk, Kualitas Produk, Harga Kompetitif dan Citra Merek terhadap Keputusan Pembelian (Studi Pada Pelanggan Nesty Collection Jakarta)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Management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(3), 1–13. </w:t>
      </w:r>
    </w:p>
    <w:p w:rsidR="00DF3B1B" w:rsidRPr="00163B3C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Sarwono, J. (2015)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Rumus-Rumus Populer dalam SPSS 22 untuk Riset Skripsi</w:t>
      </w:r>
      <w:r w:rsidRPr="00163B3C">
        <w:rPr>
          <w:rFonts w:ascii="Times New Roman" w:hAnsi="Times New Roman" w:cs="Times New Roman"/>
          <w:noProof/>
          <w:sz w:val="24"/>
          <w:szCs w:val="24"/>
        </w:rPr>
        <w:t>. Andi Offset.</w:t>
      </w:r>
    </w:p>
    <w:p w:rsidR="00DF3B1B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Savitri, I. A. P. D., &amp; Wardana, I. M. (2018). Pengaruh Citra Merek, Kualitas Produk Dan Persepsi Harga Terhadap Kepuasan Dan Niat Beli Ulang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E-Jurnal Manajemen Universitas Udayana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(10), 5748. </w:t>
      </w:r>
    </w:p>
    <w:p w:rsidR="00DF3B1B" w:rsidRPr="00163B3C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Sihabudin. (2015). Pengaruh Kualitas Produk Dan Promosi Terhadap Citra Merek Handphone Samsung (Survey Karyawan Bagian Pulley Machine Pt Fcc Indonesia)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&amp; Bisnis Kreatif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(1), 17–36. </w:t>
      </w:r>
    </w:p>
    <w:p w:rsidR="00DF3B1B" w:rsidRPr="00163B3C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Sugiri, D. (2020). Menyelamatkan Usaha Mikro, Kecil dan Menengah dari Dampak Pandemi Covid-19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Fokus Bisnis : Media Pengkajian Manajemen Dan Akuntansi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163B3C">
        <w:rPr>
          <w:rFonts w:ascii="Times New Roman" w:hAnsi="Times New Roman" w:cs="Times New Roman"/>
          <w:noProof/>
          <w:sz w:val="24"/>
          <w:szCs w:val="24"/>
        </w:rPr>
        <w:t>(1), 76–86. https://doi.org/10.32639/fokusbisnis.v19i1.575</w:t>
      </w:r>
    </w:p>
    <w:p w:rsidR="00DF3B1B" w:rsidRPr="00163B3C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ugiyono. (2013)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Manajemen</w:t>
      </w:r>
      <w:r w:rsidRPr="00163B3C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DF3B1B" w:rsidRPr="00163B3C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Sugiyono. (2014)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Manajemen</w:t>
      </w:r>
      <w:r w:rsidRPr="00163B3C">
        <w:rPr>
          <w:rFonts w:ascii="Times New Roman" w:hAnsi="Times New Roman" w:cs="Times New Roman"/>
          <w:noProof/>
          <w:sz w:val="24"/>
          <w:szCs w:val="24"/>
        </w:rPr>
        <w:t>. Wahyu Media.</w:t>
      </w:r>
    </w:p>
    <w:p w:rsidR="00DF3B1B" w:rsidRPr="00163B3C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Sugiyono. (2016)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 dan R&amp;D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 (cet. 25). Alfabeta.</w:t>
      </w:r>
    </w:p>
    <w:p w:rsidR="00DF3B1B" w:rsidRPr="00163B3C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Sukma, A., Hermina, N., &amp; Novan, D. (2020). Pengaruh Produk, Distribusi Dan Digital Marketing Terhadap Minat Beli Produk Umkm Binaan Kadin Jabar Pada Situasi Covid-19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Manners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, 91–102. </w:t>
      </w:r>
    </w:p>
    <w:p w:rsidR="00DF3B1B" w:rsidRPr="00163B3C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Suri, A., &amp; Asmara, M. O. N. (2017). Pengaruh Citra Merek, Harga, dan Kualitas Produk terhadap Keputusan Pembelian Handphone Merek Xiaomi di Kota Langsa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Keuangan Unsam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163B3C">
        <w:rPr>
          <w:rFonts w:ascii="Times New Roman" w:hAnsi="Times New Roman" w:cs="Times New Roman"/>
          <w:noProof/>
          <w:sz w:val="24"/>
          <w:szCs w:val="24"/>
        </w:rPr>
        <w:t>(1), 660–669.</w:t>
      </w:r>
    </w:p>
    <w:p w:rsidR="00DF3B1B" w:rsidRPr="00163B3C" w:rsidRDefault="00DF3B1B" w:rsidP="00DF3B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Zainuddin, D. (2018). Pengaruh Kualitas Produk dan Brand Image terhadap Minat Beli Motor Matik.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Sosio E-Kons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3B3C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163B3C">
        <w:rPr>
          <w:rFonts w:ascii="Times New Roman" w:hAnsi="Times New Roman" w:cs="Times New Roman"/>
          <w:noProof/>
          <w:sz w:val="24"/>
          <w:szCs w:val="24"/>
        </w:rPr>
        <w:t xml:space="preserve">(3), 220. </w:t>
      </w:r>
    </w:p>
    <w:p w:rsidR="001C619B" w:rsidRDefault="00DF3B1B" w:rsidP="00DF3B1B">
      <w:r w:rsidRPr="00163B3C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C619B" w:rsidSect="00DF3B1B">
      <w:headerReference w:type="default" r:id="rId6"/>
      <w:footerReference w:type="default" r:id="rId7"/>
      <w:footerReference w:type="first" r:id="rId8"/>
      <w:pgSz w:w="11906" w:h="16838"/>
      <w:pgMar w:top="2268" w:right="1701" w:bottom="1701" w:left="2268" w:header="709" w:footer="709" w:gutter="0"/>
      <w:pgNumType w:start="70" w:chapStyle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D0917" w:rsidRDefault="006D0917" w:rsidP="00DF3B1B">
      <w:pPr>
        <w:spacing w:after="0" w:line="240" w:lineRule="auto"/>
      </w:pPr>
      <w:r>
        <w:separator/>
      </w:r>
    </w:p>
  </w:endnote>
  <w:endnote w:type="continuationSeparator" w:id="0">
    <w:p w:rsidR="006D0917" w:rsidRDefault="006D0917" w:rsidP="00DF3B1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F3B1B" w:rsidRDefault="00DF3B1B" w:rsidP="00DF3B1B">
    <w:pPr>
      <w:pStyle w:val="Footer"/>
    </w:pPr>
  </w:p>
  <w:p w:rsidR="00DF3B1B" w:rsidRDefault="00DF3B1B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76846100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DF3B1B" w:rsidRDefault="00DF3B1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0</w:t>
        </w:r>
        <w:r>
          <w:rPr>
            <w:noProof/>
          </w:rPr>
          <w:fldChar w:fldCharType="end"/>
        </w:r>
      </w:p>
    </w:sdtContent>
  </w:sdt>
  <w:p w:rsidR="00DF3B1B" w:rsidRDefault="00DF3B1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D0917" w:rsidRDefault="006D0917" w:rsidP="00DF3B1B">
      <w:pPr>
        <w:spacing w:after="0" w:line="240" w:lineRule="auto"/>
      </w:pPr>
      <w:r>
        <w:separator/>
      </w:r>
    </w:p>
  </w:footnote>
  <w:footnote w:type="continuationSeparator" w:id="0">
    <w:p w:rsidR="006D0917" w:rsidRDefault="006D0917" w:rsidP="00DF3B1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82193244"/>
      <w:docPartObj>
        <w:docPartGallery w:val="Page Numbers (Top of Page)"/>
        <w:docPartUnique/>
      </w:docPartObj>
    </w:sdtPr>
    <w:sdtEndPr>
      <w:rPr>
        <w:noProof/>
      </w:rPr>
    </w:sdtEndPr>
    <w:sdtContent>
      <w:p w:rsidR="00DF3B1B" w:rsidRDefault="00DF3B1B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1</w:t>
        </w:r>
        <w:r>
          <w:rPr>
            <w:noProof/>
          </w:rPr>
          <w:fldChar w:fldCharType="end"/>
        </w:r>
      </w:p>
    </w:sdtContent>
  </w:sdt>
  <w:p w:rsidR="00DF3B1B" w:rsidRDefault="00DF3B1B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F3B1B"/>
    <w:rsid w:val="001C619B"/>
    <w:rsid w:val="006D0917"/>
    <w:rsid w:val="00DF3B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A573642D-7353-431B-A76C-85E3C63DFA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F3B1B"/>
  </w:style>
  <w:style w:type="paragraph" w:styleId="Heading1">
    <w:name w:val="heading 1"/>
    <w:basedOn w:val="Normal"/>
    <w:link w:val="Heading1Char"/>
    <w:uiPriority w:val="1"/>
    <w:qFormat/>
    <w:rsid w:val="00DF3B1B"/>
    <w:pPr>
      <w:widowControl w:val="0"/>
      <w:autoSpaceDE w:val="0"/>
      <w:autoSpaceDN w:val="0"/>
      <w:spacing w:before="209" w:after="0" w:line="240" w:lineRule="auto"/>
      <w:ind w:left="1617" w:right="3629"/>
      <w:jc w:val="center"/>
      <w:outlineLvl w:val="0"/>
    </w:pPr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DF3B1B"/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paragraph" w:styleId="BodyText">
    <w:name w:val="Body Text"/>
    <w:basedOn w:val="Normal"/>
    <w:link w:val="BodyTextChar"/>
    <w:uiPriority w:val="1"/>
    <w:unhideWhenUsed/>
    <w:qFormat/>
    <w:rsid w:val="00DF3B1B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DF3B1B"/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DF3B1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F3B1B"/>
  </w:style>
  <w:style w:type="paragraph" w:styleId="Footer">
    <w:name w:val="footer"/>
    <w:basedOn w:val="Normal"/>
    <w:link w:val="FooterChar"/>
    <w:uiPriority w:val="99"/>
    <w:unhideWhenUsed/>
    <w:rsid w:val="00DF3B1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F3B1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4</Pages>
  <Words>836</Words>
  <Characters>4766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isa Nurul</dc:creator>
  <cp:keywords/>
  <dc:description/>
  <cp:lastModifiedBy>Annisa Nurul</cp:lastModifiedBy>
  <cp:revision>1</cp:revision>
  <dcterms:created xsi:type="dcterms:W3CDTF">2022-02-07T13:02:00Z</dcterms:created>
  <dcterms:modified xsi:type="dcterms:W3CDTF">2022-02-07T13:06:00Z</dcterms:modified>
</cp:coreProperties>
</file>